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9F1C3C" w14:textId="2D1E25BA" w:rsidR="00E5721D" w:rsidRDefault="00E5721D" w:rsidP="00E5721D">
      <w:pPr>
        <w:widowControl w:val="0"/>
        <w:spacing w:line="480" w:lineRule="auto"/>
        <w:rPr>
          <w:rFonts w:ascii="Arial" w:hAnsi="Arial" w:cs="Arial"/>
        </w:rPr>
      </w:pPr>
      <w:r w:rsidRPr="00E5721D">
        <w:rPr>
          <w:rFonts w:ascii="Arial" w:hAnsi="Arial" w:cs="Arial"/>
          <w:b/>
          <w:bCs/>
        </w:rPr>
        <w:t>Supplemental Materials for:</w:t>
      </w:r>
      <w:r>
        <w:rPr>
          <w:rFonts w:ascii="Arial" w:hAnsi="Arial" w:cs="Arial"/>
        </w:rPr>
        <w:t xml:space="preserve"> A </w:t>
      </w:r>
      <w:r w:rsidR="008A7EA0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ystematic </w:t>
      </w:r>
      <w:r w:rsidR="008A7EA0">
        <w:rPr>
          <w:rFonts w:ascii="Arial" w:hAnsi="Arial" w:cs="Arial"/>
        </w:rPr>
        <w:t>r</w:t>
      </w:r>
      <w:r>
        <w:rPr>
          <w:rFonts w:ascii="Arial" w:hAnsi="Arial" w:cs="Arial"/>
        </w:rPr>
        <w:t xml:space="preserve">eview on the </w:t>
      </w:r>
      <w:r w:rsidR="008A7EA0">
        <w:rPr>
          <w:rFonts w:ascii="Arial" w:hAnsi="Arial" w:cs="Arial"/>
        </w:rPr>
        <w:t>b</w:t>
      </w:r>
      <w:r>
        <w:rPr>
          <w:rFonts w:ascii="Arial" w:hAnsi="Arial" w:cs="Arial"/>
        </w:rPr>
        <w:t xml:space="preserve">iochemical </w:t>
      </w:r>
      <w:r w:rsidR="008A7EA0">
        <w:rPr>
          <w:rFonts w:ascii="Arial" w:hAnsi="Arial" w:cs="Arial"/>
        </w:rPr>
        <w:t>t</w:t>
      </w:r>
      <w:r>
        <w:rPr>
          <w:rFonts w:ascii="Arial" w:hAnsi="Arial" w:cs="Arial"/>
        </w:rPr>
        <w:t xml:space="preserve">hreshold of </w:t>
      </w:r>
      <w:r w:rsidR="008A7EA0">
        <w:rPr>
          <w:rFonts w:ascii="Arial" w:hAnsi="Arial" w:cs="Arial"/>
        </w:rPr>
        <w:t>m</w:t>
      </w:r>
      <w:r>
        <w:rPr>
          <w:rFonts w:ascii="Arial" w:hAnsi="Arial" w:cs="Arial"/>
        </w:rPr>
        <w:t xml:space="preserve">itochondrial </w:t>
      </w:r>
      <w:r w:rsidR="008A7EA0">
        <w:rPr>
          <w:rFonts w:ascii="Arial" w:hAnsi="Arial" w:cs="Arial"/>
        </w:rPr>
        <w:t>g</w:t>
      </w:r>
      <w:r>
        <w:rPr>
          <w:rFonts w:ascii="Arial" w:hAnsi="Arial" w:cs="Arial"/>
        </w:rPr>
        <w:t xml:space="preserve">enetic </w:t>
      </w:r>
      <w:r w:rsidR="008A7EA0">
        <w:rPr>
          <w:rFonts w:ascii="Arial" w:hAnsi="Arial" w:cs="Arial"/>
        </w:rPr>
        <w:t>v</w:t>
      </w:r>
      <w:r>
        <w:rPr>
          <w:rFonts w:ascii="Arial" w:hAnsi="Arial" w:cs="Arial"/>
        </w:rPr>
        <w:t xml:space="preserve">ariants </w:t>
      </w:r>
    </w:p>
    <w:p w14:paraId="150ACDB1" w14:textId="167F2462" w:rsidR="00E5721D" w:rsidRDefault="00E5721D" w:rsidP="00E5721D">
      <w:pPr>
        <w:widowControl w:val="0"/>
        <w:spacing w:line="48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Karan K. Smith,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Jesse D. Moreira,</w:t>
      </w:r>
      <w:r>
        <w:rPr>
          <w:rFonts w:ascii="Arial" w:hAnsi="Arial" w:cs="Arial"/>
          <w:vertAlign w:val="superscript"/>
        </w:rPr>
        <w:t>1,2</w:t>
      </w:r>
      <w:r>
        <w:rPr>
          <w:rFonts w:ascii="Arial" w:hAnsi="Arial" w:cs="Arial"/>
        </w:rPr>
        <w:t xml:space="preserve"> Callum R. Wilson,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June O. Padera,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Ashlee N. Lamason</w:t>
      </w:r>
      <w:r w:rsidR="00C66656" w:rsidRPr="00C66656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Liying Xue,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Deepa M. Gopal,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David B. Flynn,</w:t>
      </w:r>
      <w:r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 xml:space="preserve"> Jessica L. Fetterman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*</w:t>
      </w:r>
    </w:p>
    <w:p w14:paraId="00F31A3B" w14:textId="77777777" w:rsidR="00E5721D" w:rsidRDefault="00E5721D" w:rsidP="00E5721D">
      <w:pPr>
        <w:widowControl w:val="0"/>
        <w:spacing w:line="480" w:lineRule="auto"/>
        <w:rPr>
          <w:rFonts w:ascii="Arial" w:hAnsi="Arial" w:cs="Arial"/>
          <w:vertAlign w:val="superscript"/>
        </w:rPr>
      </w:pPr>
    </w:p>
    <w:p w14:paraId="44BE1ABD" w14:textId="77777777" w:rsidR="00E5721D" w:rsidRDefault="00E5721D" w:rsidP="00E5721D">
      <w:pPr>
        <w:widowControl w:val="0"/>
        <w:spacing w:line="480" w:lineRule="auto"/>
        <w:rPr>
          <w:rFonts w:ascii="Arial" w:hAnsi="Arial" w:cs="Arial"/>
          <w:vertAlign w:val="superscript"/>
        </w:rPr>
      </w:pPr>
    </w:p>
    <w:p w14:paraId="2660FA8A" w14:textId="094204C8" w:rsidR="00E5721D" w:rsidRDefault="00E5721D" w:rsidP="00E5721D">
      <w:pPr>
        <w:widowControl w:val="0"/>
        <w:spacing w:line="480" w:lineRule="auto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Evans Department of Medicine and Whitaker Cardiovascular </w:t>
      </w:r>
      <w:r>
        <w:rPr>
          <w:rFonts w:ascii="Arial" w:hAnsi="Arial" w:cs="Arial"/>
        </w:rPr>
        <w:softHyphen/>
      </w:r>
      <w:r>
        <w:rPr>
          <w:rFonts w:ascii="Arial" w:hAnsi="Arial" w:cs="Arial"/>
        </w:rPr>
        <w:softHyphen/>
      </w:r>
      <w:r>
        <w:rPr>
          <w:rFonts w:ascii="Arial" w:hAnsi="Arial" w:cs="Arial"/>
        </w:rPr>
        <w:softHyphen/>
        <w:t>Institute, Boston University Chobanian and Avedisian School of Medicine, Boston, MA 02118, U.S.</w:t>
      </w:r>
    </w:p>
    <w:p w14:paraId="7178583F" w14:textId="77777777" w:rsidR="00E5721D" w:rsidRDefault="00E5721D" w:rsidP="00E5721D">
      <w:pPr>
        <w:widowControl w:val="0"/>
        <w:spacing w:line="480" w:lineRule="auto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Programs in Human Physiology, Department of Health Sciences, Boston University Sargent College, Boston, MA, 02215, U.S.</w:t>
      </w:r>
    </w:p>
    <w:p w14:paraId="30DE5A1B" w14:textId="77777777" w:rsidR="00E5721D" w:rsidRDefault="00E5721D" w:rsidP="00E5721D">
      <w:pPr>
        <w:widowControl w:val="0"/>
        <w:spacing w:line="480" w:lineRule="auto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>Medical Sciences and Education, Boston University Chobanian and Avedisian School of Medicine, Boston, MA 02118, U.S.</w:t>
      </w:r>
    </w:p>
    <w:p w14:paraId="5D3382F7" w14:textId="77777777" w:rsidR="00E5721D" w:rsidRDefault="00E5721D" w:rsidP="00E5721D">
      <w:pPr>
        <w:widowControl w:val="0"/>
        <w:rPr>
          <w:rFonts w:ascii="Arial" w:hAnsi="Arial" w:cs="Arial"/>
        </w:rPr>
      </w:pPr>
    </w:p>
    <w:p w14:paraId="1C3430AC" w14:textId="77777777" w:rsidR="00E5721D" w:rsidRDefault="00E5721D" w:rsidP="00E5721D">
      <w:pPr>
        <w:widowControl w:val="0"/>
        <w:rPr>
          <w:rFonts w:ascii="Arial" w:hAnsi="Arial" w:cs="Arial"/>
        </w:rPr>
      </w:pPr>
    </w:p>
    <w:p w14:paraId="193C0264" w14:textId="77777777" w:rsidR="00E5721D" w:rsidRDefault="00E5721D" w:rsidP="00E5721D">
      <w:pPr>
        <w:widowControl w:val="0"/>
        <w:rPr>
          <w:rFonts w:ascii="Arial" w:hAnsi="Arial" w:cs="Arial"/>
        </w:rPr>
      </w:pPr>
      <w:r>
        <w:rPr>
          <w:rFonts w:ascii="Arial" w:hAnsi="Arial" w:cs="Arial"/>
        </w:rPr>
        <w:t>*Correspondence:</w:t>
      </w:r>
    </w:p>
    <w:p w14:paraId="2E3469E1" w14:textId="77777777" w:rsidR="00E5721D" w:rsidRDefault="00E5721D" w:rsidP="00E5721D">
      <w:pPr>
        <w:widowControl w:val="0"/>
        <w:rPr>
          <w:rFonts w:ascii="Arial" w:hAnsi="Arial" w:cs="Arial"/>
        </w:rPr>
      </w:pPr>
      <w:r>
        <w:rPr>
          <w:rFonts w:ascii="Arial" w:hAnsi="Arial" w:cs="Arial"/>
        </w:rPr>
        <w:t>Jessica L. Fetterman</w:t>
      </w:r>
    </w:p>
    <w:p w14:paraId="2BCEB561" w14:textId="77777777" w:rsidR="00E5721D" w:rsidRDefault="00E5721D" w:rsidP="00E5721D">
      <w:pPr>
        <w:widowControl w:val="0"/>
        <w:rPr>
          <w:rStyle w:val="Hyperlink"/>
        </w:rPr>
      </w:pPr>
      <w:r>
        <w:rPr>
          <w:rFonts w:ascii="Arial" w:hAnsi="Arial" w:cs="Arial"/>
        </w:rPr>
        <w:t xml:space="preserve">Email: </w:t>
      </w:r>
      <w:hyperlink r:id="rId6" w:history="1">
        <w:r>
          <w:rPr>
            <w:rStyle w:val="Hyperlink"/>
            <w:rFonts w:ascii="Arial" w:hAnsi="Arial" w:cs="Arial"/>
          </w:rPr>
          <w:t>jefetter@bu.edu</w:t>
        </w:r>
      </w:hyperlink>
    </w:p>
    <w:p w14:paraId="7DE4BA60" w14:textId="5A81B300" w:rsidR="00E5721D" w:rsidRDefault="00E5721D">
      <w:pPr>
        <w:rPr>
          <w:rFonts w:ascii="Arial" w:hAnsi="Arial" w:cs="Arial"/>
          <w:b/>
        </w:rPr>
      </w:pPr>
    </w:p>
    <w:p w14:paraId="21FF73A0" w14:textId="00B03986" w:rsidR="00E5721D" w:rsidRDefault="00E5721D">
      <w:pPr>
        <w:rPr>
          <w:rFonts w:ascii="Arial" w:hAnsi="Arial" w:cs="Arial"/>
          <w:b/>
        </w:rPr>
      </w:pPr>
    </w:p>
    <w:p w14:paraId="01679ED3" w14:textId="06DB51C5" w:rsidR="00E5721D" w:rsidRDefault="00E5721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of Contents:</w:t>
      </w:r>
    </w:p>
    <w:p w14:paraId="7C02B856" w14:textId="23CDE1E3" w:rsidR="00E5721D" w:rsidRDefault="00E5721D">
      <w:pPr>
        <w:rPr>
          <w:rFonts w:ascii="Arial" w:hAnsi="Arial" w:cs="Arial"/>
          <w:bCs/>
        </w:rPr>
      </w:pPr>
      <w:r>
        <w:rPr>
          <w:rFonts w:ascii="Arial" w:hAnsi="Arial" w:cs="Arial"/>
          <w:b/>
        </w:rPr>
        <w:t xml:space="preserve">Supplemental Table 1. </w:t>
      </w:r>
      <w:r>
        <w:rPr>
          <w:rFonts w:ascii="Arial" w:hAnsi="Arial" w:cs="Arial"/>
          <w:bCs/>
        </w:rPr>
        <w:t>Pathogenic Classification and Reported Allele frequency</w:t>
      </w:r>
      <w:r w:rsidR="001779C0">
        <w:rPr>
          <w:rFonts w:ascii="Arial" w:hAnsi="Arial" w:cs="Arial"/>
          <w:bCs/>
        </w:rPr>
        <w:t xml:space="preserve"> (pages 2-</w:t>
      </w:r>
      <w:r w:rsidR="00556994">
        <w:rPr>
          <w:rFonts w:ascii="Arial" w:hAnsi="Arial" w:cs="Arial"/>
          <w:bCs/>
        </w:rPr>
        <w:t>4</w:t>
      </w:r>
      <w:r w:rsidR="001779C0">
        <w:rPr>
          <w:rFonts w:ascii="Arial" w:hAnsi="Arial" w:cs="Arial"/>
          <w:bCs/>
        </w:rPr>
        <w:t>)</w:t>
      </w:r>
    </w:p>
    <w:p w14:paraId="69F87AF7" w14:textId="35ED787E" w:rsidR="00556994" w:rsidRDefault="00556994">
      <w:pPr>
        <w:rPr>
          <w:rFonts w:ascii="Arial" w:hAnsi="Arial" w:cs="Arial"/>
          <w:bCs/>
        </w:rPr>
      </w:pPr>
    </w:p>
    <w:p w14:paraId="349F2920" w14:textId="77777777" w:rsidR="00E5721D" w:rsidRDefault="00E5721D">
      <w:pPr>
        <w:rPr>
          <w:rFonts w:ascii="Arial" w:hAnsi="Arial" w:cs="Arial"/>
          <w:bCs/>
        </w:rPr>
      </w:pPr>
    </w:p>
    <w:p w14:paraId="76B7FA9E" w14:textId="77777777" w:rsidR="00E5721D" w:rsidRDefault="00E5721D">
      <w:pPr>
        <w:rPr>
          <w:rFonts w:ascii="Arial" w:hAnsi="Arial" w:cs="Arial"/>
          <w:bCs/>
        </w:rPr>
      </w:pPr>
    </w:p>
    <w:p w14:paraId="7777FC24" w14:textId="77777777" w:rsidR="00E5721D" w:rsidRDefault="00E5721D">
      <w:pPr>
        <w:rPr>
          <w:rFonts w:ascii="Arial" w:hAnsi="Arial" w:cs="Arial"/>
          <w:bCs/>
        </w:rPr>
      </w:pPr>
    </w:p>
    <w:p w14:paraId="1338BB25" w14:textId="77777777" w:rsidR="00E5721D" w:rsidRPr="00E5721D" w:rsidRDefault="00E5721D">
      <w:pPr>
        <w:rPr>
          <w:rFonts w:ascii="Arial" w:hAnsi="Arial" w:cs="Arial"/>
          <w:bCs/>
        </w:rPr>
      </w:pPr>
    </w:p>
    <w:p w14:paraId="43194D2E" w14:textId="6711693F" w:rsidR="009257E0" w:rsidRPr="00D93467" w:rsidRDefault="00B90219" w:rsidP="00E5721D">
      <w:pPr>
        <w:spacing w:after="0"/>
        <w:ind w:left="-634"/>
        <w:rPr>
          <w:rFonts w:ascii="Arial" w:hAnsi="Arial" w:cs="Arial"/>
        </w:rPr>
      </w:pPr>
      <w:r w:rsidRPr="00D93467">
        <w:rPr>
          <w:rFonts w:ascii="Arial" w:hAnsi="Arial" w:cs="Arial"/>
          <w:b/>
        </w:rPr>
        <w:t xml:space="preserve">Supplemental Table 1. </w:t>
      </w:r>
      <w:r w:rsidR="00D93467" w:rsidRPr="00D93467">
        <w:rPr>
          <w:rFonts w:ascii="Arial" w:hAnsi="Arial" w:cs="Arial"/>
        </w:rPr>
        <w:t>Pathogenic</w:t>
      </w:r>
      <w:r w:rsidR="00A46E1A">
        <w:rPr>
          <w:rFonts w:ascii="Arial" w:hAnsi="Arial" w:cs="Arial"/>
        </w:rPr>
        <w:t xml:space="preserve"> Classification</w:t>
      </w:r>
      <w:r w:rsidR="00D93467" w:rsidRPr="00D93467">
        <w:rPr>
          <w:rFonts w:ascii="Arial" w:hAnsi="Arial" w:cs="Arial"/>
        </w:rPr>
        <w:t xml:space="preserve"> and Reported Allele Frequency</w:t>
      </w:r>
      <w:r w:rsidRPr="00D93467">
        <w:rPr>
          <w:rFonts w:ascii="Arial" w:hAnsi="Arial" w:cs="Arial"/>
          <w:b/>
        </w:rPr>
        <w:t xml:space="preserve"> </w:t>
      </w:r>
    </w:p>
    <w:tbl>
      <w:tblPr>
        <w:tblStyle w:val="TableGrid"/>
        <w:tblW w:w="9985" w:type="dxa"/>
        <w:jc w:val="center"/>
        <w:tblLayout w:type="fixed"/>
        <w:tblLook w:val="04A0" w:firstRow="1" w:lastRow="0" w:firstColumn="1" w:lastColumn="0" w:noHBand="0" w:noVBand="1"/>
      </w:tblPr>
      <w:tblGrid>
        <w:gridCol w:w="1255"/>
        <w:gridCol w:w="1530"/>
        <w:gridCol w:w="1710"/>
        <w:gridCol w:w="1800"/>
        <w:gridCol w:w="1980"/>
        <w:gridCol w:w="1710"/>
      </w:tblGrid>
      <w:tr w:rsidR="002A5333" w:rsidRPr="001779C0" w14:paraId="5B8C47E7" w14:textId="77777777" w:rsidTr="00532C55">
        <w:trPr>
          <w:trHeight w:val="250"/>
          <w:tblHeader/>
          <w:jc w:val="center"/>
        </w:trPr>
        <w:tc>
          <w:tcPr>
            <w:tcW w:w="1255" w:type="dxa"/>
            <w:vMerge w:val="restart"/>
            <w:shd w:val="clear" w:color="auto" w:fill="D9D9D9" w:themeFill="background1" w:themeFillShade="D9"/>
            <w:noWrap/>
            <w:vAlign w:val="center"/>
            <w:hideMark/>
          </w:tcPr>
          <w:p w14:paraId="61FE2AD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t>Variant</w:t>
            </w:r>
          </w:p>
        </w:tc>
        <w:tc>
          <w:tcPr>
            <w:tcW w:w="3240" w:type="dxa"/>
            <w:gridSpan w:val="2"/>
            <w:shd w:val="clear" w:color="auto" w:fill="D9D9D9" w:themeFill="background1" w:themeFillShade="D9"/>
            <w:noWrap/>
            <w:vAlign w:val="center"/>
            <w:hideMark/>
          </w:tcPr>
          <w:p w14:paraId="6EBDC820" w14:textId="57C14510" w:rsidR="002A5333" w:rsidRPr="001779C0" w:rsidRDefault="001779C0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Classified as a Confirmed </w: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>Pathogenic</w:t>
            </w:r>
            <w:r w:rsidR="00A46E1A" w:rsidRPr="001779C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b/>
                <w:sz w:val="18"/>
                <w:szCs w:val="18"/>
              </w:rPr>
              <w:t>Variant</w:t>
            </w:r>
          </w:p>
        </w:tc>
        <w:tc>
          <w:tcPr>
            <w:tcW w:w="5490" w:type="dxa"/>
            <w:gridSpan w:val="3"/>
            <w:shd w:val="clear" w:color="auto" w:fill="D9D9D9" w:themeFill="background1" w:themeFillShade="D9"/>
            <w:noWrap/>
            <w:vAlign w:val="center"/>
            <w:hideMark/>
          </w:tcPr>
          <w:p w14:paraId="01B36DE9" w14:textId="7E4CC73E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t>Allele Frequency</w:t>
            </w:r>
            <w:r w:rsidR="001779C0">
              <w:rPr>
                <w:rFonts w:ascii="Arial" w:hAnsi="Arial" w:cs="Arial"/>
                <w:b/>
                <w:sz w:val="18"/>
                <w:szCs w:val="18"/>
              </w:rPr>
              <w:t>, %</w:t>
            </w:r>
          </w:p>
        </w:tc>
      </w:tr>
      <w:tr w:rsidR="00532C55" w:rsidRPr="001779C0" w14:paraId="18D84235" w14:textId="77777777" w:rsidTr="00532C55">
        <w:trPr>
          <w:trHeight w:val="250"/>
          <w:tblHeader/>
          <w:jc w:val="center"/>
        </w:trPr>
        <w:tc>
          <w:tcPr>
            <w:tcW w:w="1255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FAF54F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45B75B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1779C0">
              <w:rPr>
                <w:rFonts w:ascii="Arial" w:hAnsi="Arial" w:cs="Arial"/>
                <w:b/>
                <w:sz w:val="18"/>
                <w:szCs w:val="18"/>
              </w:rPr>
              <w:t>MSeqDR</w:t>
            </w:r>
            <w:proofErr w:type="spellEnd"/>
            <w:r w:rsidRPr="001779C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TaGVuPC9BdXRob3I+PFllYXI+MjAxODwvWWVhcj48UmVj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TaGVuPC9BdXRob3I+PFllYXI+MjAxODwvWWVhcj48UmVj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Pr="001779C0">
              <w:rPr>
                <w:rFonts w:ascii="Arial" w:hAnsi="Arial" w:cs="Arial"/>
                <w:b/>
                <w:noProof/>
                <w:sz w:val="18"/>
                <w:szCs w:val="18"/>
              </w:rPr>
              <w:t>(Shen et al., 2018)</w: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3C02CEB" w14:textId="787B8119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t>MitoMap</w:t>
            </w:r>
          </w:p>
          <w:p w14:paraId="2E88372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Mb3R0PC9BdXRob3I+PFllYXI+MjAxMzwvWWVhcj48UmVj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Mb3R0PC9BdXRob3I+PFllYXI+MjAxMzwvWWVhcj48UmVj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Pr="001779C0">
              <w:rPr>
                <w:rFonts w:ascii="Arial" w:hAnsi="Arial" w:cs="Arial"/>
                <w:b/>
                <w:noProof/>
                <w:sz w:val="18"/>
                <w:szCs w:val="18"/>
              </w:rPr>
              <w:t>(Lott et al., 2013)</w: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80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AB959F1" w14:textId="6F525181" w:rsidR="002A5333" w:rsidRPr="001779C0" w:rsidRDefault="00532C55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b/>
                <w:sz w:val="18"/>
                <w:szCs w:val="18"/>
              </w:rPr>
              <w:t>G</w: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>nomAD</w:t>
            </w:r>
            <w:proofErr w:type="spellEnd"/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proofErr w:type="spellStart"/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>Homoplasmic</w:t>
            </w:r>
            <w:proofErr w:type="spellEnd"/>
          </w:p>
          <w:p w14:paraId="73BC4CE9" w14:textId="740F9F01" w:rsidR="002A5333" w:rsidRPr="001779C0" w:rsidRDefault="002A5333" w:rsidP="001C5A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DaGVuPC9BdXRob3I+PFllYXI+MjAyMjwvWWVhcj48UmVj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DaGVuPC9BdXRob3I+PFllYXI+MjAyMjwvWWVhcj48UmVj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Pr="001779C0">
              <w:rPr>
                <w:rFonts w:ascii="Arial" w:hAnsi="Arial" w:cs="Arial"/>
                <w:b/>
                <w:noProof/>
                <w:sz w:val="18"/>
                <w:szCs w:val="18"/>
              </w:rPr>
              <w:t>(Chen et al., 2022)</w: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F9B40B3" w14:textId="5BBBBBE0" w:rsidR="002A5333" w:rsidRPr="001779C0" w:rsidRDefault="00532C55" w:rsidP="001779C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b/>
                <w:sz w:val="18"/>
                <w:szCs w:val="18"/>
              </w:rPr>
              <w:t>G</w: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>nomad</w:t>
            </w:r>
            <w:r w:rsidR="001779C0">
              <w:rPr>
                <w:rFonts w:ascii="Arial" w:hAnsi="Arial" w:cs="Arial"/>
                <w:b/>
                <w:sz w:val="18"/>
                <w:szCs w:val="18"/>
              </w:rPr>
              <w:t>AD</w:t>
            </w:r>
            <w:proofErr w:type="spellEnd"/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proofErr w:type="spellStart"/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>Heteroplasmic</w:t>
            </w:r>
            <w:proofErr w:type="spellEnd"/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DaGVuPC9BdXRob3I+PFllYXI+MjAyMjwvWWVhcj48UmVj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</w:fldData>
              </w:fldChar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DaGVuPC9BdXRob3I+PFllYXI+MjAyMjwvWWVhcj48UmVj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</w:fldData>
              </w:fldChar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2A5333" w:rsidRPr="001779C0">
              <w:rPr>
                <w:rFonts w:ascii="Arial" w:hAnsi="Arial" w:cs="Arial"/>
                <w:b/>
                <w:noProof/>
                <w:sz w:val="18"/>
                <w:szCs w:val="18"/>
              </w:rPr>
              <w:t>(Chen et al., 2022)</w:t>
            </w:r>
            <w:r w:rsidR="002A5333"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7F6F3E9" w14:textId="77777777" w:rsidR="001779C0" w:rsidRDefault="002A5333" w:rsidP="001779C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t>MitoMap</w:t>
            </w:r>
          </w:p>
          <w:p w14:paraId="1AF735D1" w14:textId="3DF3404F" w:rsidR="002A5333" w:rsidRPr="001779C0" w:rsidRDefault="002A5333" w:rsidP="001779C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779C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Mb3R0PC9BdXRob3I+PFllYXI+MjAxMzwvWWVhcj48UmVj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Mb3R0PC9BdXRob3I+PFllYXI+MjAxMzwvWWVhcj48UmVj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Pr="001779C0">
              <w:rPr>
                <w:rFonts w:ascii="Arial" w:hAnsi="Arial" w:cs="Arial"/>
                <w:b/>
                <w:noProof/>
                <w:sz w:val="18"/>
                <w:szCs w:val="18"/>
              </w:rPr>
              <w:t>(Lott et al., 2013)</w:t>
            </w:r>
            <w:r w:rsidRPr="001779C0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</w:tr>
      <w:tr w:rsidR="002A5333" w:rsidRPr="001779C0" w14:paraId="6E0FB4DE" w14:textId="77777777" w:rsidTr="00532C55">
        <w:trPr>
          <w:trHeight w:val="250"/>
          <w:jc w:val="center"/>
        </w:trPr>
        <w:tc>
          <w:tcPr>
            <w:tcW w:w="99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B70B655" w14:textId="673B559E" w:rsidR="002A5333" w:rsidRPr="001779C0" w:rsidRDefault="002A5333" w:rsidP="001779C0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779C0">
              <w:rPr>
                <w:rFonts w:ascii="Arial" w:hAnsi="Arial" w:cs="Arial"/>
                <w:b/>
                <w:sz w:val="20"/>
                <w:szCs w:val="20"/>
              </w:rPr>
              <w:t>Complex I</w:t>
            </w:r>
            <w:r w:rsidR="001779C0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</w:p>
        </w:tc>
      </w:tr>
      <w:tr w:rsidR="002A5333" w:rsidRPr="001779C0" w14:paraId="2ABEF9B7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9A884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365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6A1D2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BEC23A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216F8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C0530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3EFEB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FE6093C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B7EBAA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376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7CB2BA0" w14:textId="5ADB1F80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855715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0E9023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08123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AF8DF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2E0D912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FD07B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380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1E6EF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E93F85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ABBA3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0138CD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0E410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3ACCD43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6F45E3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481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7CFDD58" w14:textId="77BACDA8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6B3FA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74C1F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F42806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445DB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D52E70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EF6BA9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571ins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A6126E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C1EED1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979B45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09320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D1BD2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F42B5FF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0769BB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634A&gt;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13F912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B0FD8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FC0FB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EF4E01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4593C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1FA666E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4CD1C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697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7188679" w14:textId="003BC268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EBBF3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913E3D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B19A6A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1B077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D84A7A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E3849A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796A&gt;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6E4E48" w14:textId="3438970E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BDFCF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D9F782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8.3E-03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9D0A4B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2E-04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4BDDB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ECAA6E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201E5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946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38A853" w14:textId="15231CFA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9E654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9F0DB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DDC13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49C9A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D34C916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F71901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949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B251D3" w14:textId="555A83D5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F9C25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A1C11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579DB1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D6B04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3D7C546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134D8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4175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891E35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CAB23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E245B6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3D41DD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89B89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626DE9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5BDAB9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0134C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6C629F" w14:textId="37A2F0DF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110526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A359DF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FB070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4A0EC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961B84C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C34F91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460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7453C86" w14:textId="6429D5BE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62FD7F8" w14:textId="11C5D0C3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47CFF2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A55BF5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699E7E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1E-02</w:t>
            </w:r>
          </w:p>
        </w:tc>
      </w:tr>
      <w:tr w:rsidR="002A5333" w:rsidRPr="001779C0" w14:paraId="057AC91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E8045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2338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3FC4BEF" w14:textId="6446FE0C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F9FC1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14910B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2E-03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12265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.5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5517B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C25471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280CDB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2706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5FFFCE" w14:textId="485BB801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7E5490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2F0DB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2E41E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A42B7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65E31C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23E37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3042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DA1DFA" w14:textId="29A3ABD8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EBCE02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EF10ED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0D2340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23C58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3421A661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6A84F5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3045A&gt;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F7E73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E6CF39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C9582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B46718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87F3BB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452D13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9F8B01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3063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88BF9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2BF90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AFC3E5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5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9F0FC3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.1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092EB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D80188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830180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3376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1756A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63494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5FE62F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.1E-05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27461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3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CB9C32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E06832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63A45A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4487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8F7B4D" w14:textId="48B3C71F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7A0C12" w14:textId="50E23E6B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82DD2D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0FFA80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DDE77D" w14:textId="2027E26A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</w:tr>
      <w:tr w:rsidR="002A5333" w:rsidRPr="001779C0" w14:paraId="79D60DA3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AE303E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4453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18A0EF" w14:textId="0BDCA5CC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E2D4A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03FC3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5F031C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B3ABE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202481D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3D60ED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4459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033147" w14:textId="396F6FE9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3866A54" w14:textId="420E15B1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A9E3D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E95B7D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B9C68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0E-03</w:t>
            </w:r>
          </w:p>
        </w:tc>
      </w:tr>
      <w:tr w:rsidR="002A5333" w:rsidRPr="001779C0" w14:paraId="76AF2CE3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95724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3513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4DE8D4" w14:textId="3E2CCAE2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3EA0175" w14:textId="01D10D8A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346A37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7FA14C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FFAE1A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2.0E-03</w:t>
            </w:r>
          </w:p>
        </w:tc>
      </w:tr>
      <w:tr w:rsidR="002A5333" w:rsidRPr="001779C0" w14:paraId="72513A8D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59F84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4577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B96805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7C6DE4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3492A1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8.9E-04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E1BE2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.5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49B92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8FA272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140193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4600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3139B9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45809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6327A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9F519B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E9735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99E6B4A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BD8BA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1778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5A3DA18" w14:textId="5FCE76B5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F27C52" w14:textId="1CAE9C2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98391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9E-04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D234D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2.3E-04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42ED8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.1E-01</w:t>
            </w:r>
          </w:p>
        </w:tc>
      </w:tr>
      <w:tr w:rsidR="002A5333" w:rsidRPr="001779C0" w14:paraId="6888B8A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86F8A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0197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FD3757" w14:textId="07BF38F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40F24E" w14:textId="6730B145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9C4AD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EEFB6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2FA98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.0E-03</w:t>
            </w:r>
          </w:p>
        </w:tc>
      </w:tr>
      <w:tr w:rsidR="002A5333" w:rsidRPr="001779C0" w14:paraId="2D2569E7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01FBE9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0191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CE0B433" w14:textId="6B5636EF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36DEB96" w14:textId="6D815DC6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F391E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D318F3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150A061" w14:textId="60DFC5AD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</w:tr>
      <w:tr w:rsidR="002A5333" w:rsidRPr="001779C0" w14:paraId="5AE423E2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F5C936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0158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D8F4050" w14:textId="2F0A830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BA326DD" w14:textId="6BDFA5D1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16B20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AB92DF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24E14E" w14:textId="0FA670B9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</w:tr>
      <w:tr w:rsidR="002A5333" w:rsidRPr="001779C0" w14:paraId="53A2D5B4" w14:textId="77777777" w:rsidTr="00532C55">
        <w:trPr>
          <w:trHeight w:val="350"/>
          <w:jc w:val="center"/>
        </w:trPr>
        <w:tc>
          <w:tcPr>
            <w:tcW w:w="99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D4177EE" w14:textId="77777777" w:rsidR="002A5333" w:rsidRPr="00532C55" w:rsidRDefault="002A5333" w:rsidP="001C5A5D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532C55">
              <w:rPr>
                <w:rFonts w:ascii="Arial" w:hAnsi="Arial" w:cs="Arial"/>
                <w:b/>
                <w:bCs/>
                <w:sz w:val="18"/>
                <w:szCs w:val="18"/>
              </w:rPr>
              <w:t>Complex III</w:t>
            </w:r>
          </w:p>
        </w:tc>
      </w:tr>
      <w:tr w:rsidR="002A5333" w:rsidRPr="001779C0" w14:paraId="0C4DF9FD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8ED382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lastRenderedPageBreak/>
              <w:t>14864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8F066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CF4A08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BEA34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F8B6F0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303AD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A3BD297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67C150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150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13ECD1D" w14:textId="78008352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14F8DC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3FEE6A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E2A3E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B6A09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11DBEF1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0ACFD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170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D4FF1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4A085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2ED17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259BD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D76A8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1EBF5C3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D32E27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197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27C56E" w14:textId="0B6A359C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CDE14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4761B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7C80E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6AB69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48344A34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3FECB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243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3690F2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076765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A71CD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50AE65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323BF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30214D5C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0F78F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498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19F9D68" w14:textId="3BD88DEB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36648D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044FF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2.8E-04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7BC9E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2E-04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FEB98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3D9B8BD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8A1951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579A&gt;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E0946D" w14:textId="2D36B68B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7AAFEF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048D7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7B312F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EBBC1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590A333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3503D2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699G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847B62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24931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02CDDA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3F73B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47ABA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53E0FCF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D18F3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635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A708AA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83CF5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B5BF3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075FB9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42DDA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7D80271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F13E4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5800C&gt;T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EE3D7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3B8259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86F04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5BC357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5B40F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76B7B207" w14:textId="77777777" w:rsidTr="00532C55">
        <w:trPr>
          <w:trHeight w:val="350"/>
          <w:jc w:val="center"/>
        </w:trPr>
        <w:tc>
          <w:tcPr>
            <w:tcW w:w="99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4E2AA9A" w14:textId="77777777" w:rsidR="002A5333" w:rsidRPr="00532C55" w:rsidRDefault="002A5333" w:rsidP="001C5A5D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532C55">
              <w:rPr>
                <w:rFonts w:ascii="Arial" w:hAnsi="Arial" w:cs="Arial"/>
                <w:b/>
                <w:bCs/>
                <w:sz w:val="18"/>
                <w:szCs w:val="18"/>
              </w:rPr>
              <w:t>Complex IV</w:t>
            </w:r>
          </w:p>
        </w:tc>
      </w:tr>
      <w:tr w:rsidR="002A5333" w:rsidRPr="001779C0" w14:paraId="20D30A8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35BFD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6489C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90C5F69" w14:textId="20AB7CE3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AB5189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07DFC4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.3E-03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C430C7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41728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18594E5E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B475E9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6708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05A61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C2BB1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914F2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96828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1A5C7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76589F8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520348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6930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8C0AB7" w14:textId="3274E45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83E8F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18E424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992384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85A70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912791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6A9B1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6955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CC19A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009E7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CB242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37A4F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C18B8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9D4F827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4BB138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444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7E93580" w14:textId="506C6C6E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8B65B5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DA413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4E-03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E05A2F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4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48D30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554573D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40E1F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587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62A5704" w14:textId="17A6D09C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158FF7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E4CFE8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ACD3E6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E012F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4EB8F32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478CEB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671T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99F7916" w14:textId="3B8C990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F4E75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5C67E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70AB43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B0EE7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1429F775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8558B6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896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D256B1" w14:textId="36431DA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454C7C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381D4E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6D2263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110CE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3030FF7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906F3A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7970G&gt;T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ABF528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8CE93C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8075D9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9DEA6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356F7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382F422F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7882C6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396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E1B612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6BE75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59604D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743791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89B69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E639211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80AD1C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553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1F7F5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63F1B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E3D92A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B31382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446F0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4C29E194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E7770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559del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CF4F0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A1835A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DD0488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7A2CB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13517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002718E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BFDB4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789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44D38C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188AE8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39BF7E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18380F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F64D5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3F8A5D0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8CB11B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952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73EECD" w14:textId="5E7A51B6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79D0D5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F154E1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60DA5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A5E2B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09491AFD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FDC9B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957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7316C2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0F880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4E38A8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2.8E-04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84555A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6F3928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114853F2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9D1C7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379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5B240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5811B7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07B40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391ED18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41A44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27B9104F" w14:textId="77777777" w:rsidTr="00532C55">
        <w:trPr>
          <w:trHeight w:val="350"/>
          <w:jc w:val="center"/>
        </w:trPr>
        <w:tc>
          <w:tcPr>
            <w:tcW w:w="99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EC93313" w14:textId="77777777" w:rsidR="002A5333" w:rsidRPr="00532C55" w:rsidRDefault="002A5333" w:rsidP="001C5A5D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532C55">
              <w:rPr>
                <w:rFonts w:ascii="Arial" w:hAnsi="Arial" w:cs="Arial"/>
                <w:b/>
                <w:bCs/>
                <w:sz w:val="18"/>
                <w:szCs w:val="18"/>
              </w:rPr>
              <w:t>Complex V</w:t>
            </w:r>
          </w:p>
        </w:tc>
      </w:tr>
      <w:tr w:rsidR="002A5333" w:rsidRPr="001779C0" w14:paraId="619B2FC3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1B36737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185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A8B6B84" w14:textId="5A96C942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1A88C2F" w14:textId="3D81CF5F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16C0C4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EDE2F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.5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27F2D1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0E-03</w:t>
            </w:r>
          </w:p>
        </w:tc>
      </w:tr>
      <w:tr w:rsidR="002A5333" w:rsidRPr="001779C0" w14:paraId="71E15183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84450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176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57DFD4" w14:textId="0BF0C7FD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327ECB" w14:textId="1ED78C34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C36DCC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FBFD2F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3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0E1FA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5.0E-03</w:t>
            </w:r>
          </w:p>
        </w:tc>
      </w:tr>
      <w:tr w:rsidR="002A5333" w:rsidRPr="001779C0" w14:paraId="4FE8DB2B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00F47D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8993T&gt;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BB060CF" w14:textId="4D09F517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7ED9B7" w14:textId="7FBD6905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5730656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8C70EA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8AB90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0E-02</w:t>
            </w:r>
          </w:p>
        </w:tc>
      </w:tr>
      <w:tr w:rsidR="002A5333" w:rsidRPr="001779C0" w14:paraId="7308C758" w14:textId="77777777" w:rsidTr="00532C55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32CDF1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8993T&gt;C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B77EA85" w14:textId="7044DF88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6CD6BF" w14:textId="45F6D952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4771C7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5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88C4BE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1.8E-0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49107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3.0E-03</w:t>
            </w:r>
          </w:p>
        </w:tc>
      </w:tr>
      <w:tr w:rsidR="002A5333" w:rsidRPr="001779C0" w14:paraId="2FDCD023" w14:textId="77777777" w:rsidTr="00556994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D4645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8529G&gt;A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196041" w14:textId="4002C6BE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8E558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8734965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9D39A8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DD24E3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66EA1AF1" w14:textId="77777777" w:rsidTr="00556994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29A6FB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lastRenderedPageBreak/>
              <w:t>m.9127-9128 del AT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9F7C3F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1260AA9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B73E21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7B661E0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D5CB6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A5333" w:rsidRPr="001779C0" w14:paraId="4E1488FE" w14:textId="77777777" w:rsidTr="00556994">
        <w:trPr>
          <w:trHeight w:val="350"/>
          <w:jc w:val="center"/>
        </w:trPr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E18838A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9176T&gt;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7B25DD" w14:textId="2228A1EF" w:rsidR="002A5333" w:rsidRPr="001779C0" w:rsidRDefault="00A46E1A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779C0">
              <w:rPr>
                <w:rFonts w:ascii="Arial" w:hAnsi="Arial" w:cs="Arial"/>
                <w:sz w:val="18"/>
                <w:szCs w:val="18"/>
              </w:rPr>
              <w:t>X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8687C3C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B72C152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6F311E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BC2CEF" w14:textId="77777777" w:rsidR="002A5333" w:rsidRPr="001779C0" w:rsidRDefault="002A5333" w:rsidP="001C5A5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6C75661B" w14:textId="5F6D8E0D" w:rsidR="002A5333" w:rsidRPr="00D93467" w:rsidRDefault="001779C0" w:rsidP="00100428">
      <w:pPr>
        <w:rPr>
          <w:rFonts w:ascii="Arial" w:hAnsi="Arial" w:cs="Arial"/>
        </w:rPr>
      </w:pPr>
      <w:r>
        <w:rPr>
          <w:rFonts w:ascii="Arial" w:hAnsi="Arial" w:cs="Arial"/>
        </w:rPr>
        <w:t xml:space="preserve">Variants with no </w:t>
      </w:r>
      <w:r w:rsidR="00FF53CB">
        <w:rPr>
          <w:rFonts w:ascii="Arial" w:hAnsi="Arial" w:cs="Arial"/>
        </w:rPr>
        <w:t>pathogenicity</w:t>
      </w:r>
      <w:r w:rsidR="00556994">
        <w:rPr>
          <w:rFonts w:ascii="Arial" w:hAnsi="Arial" w:cs="Arial"/>
        </w:rPr>
        <w:t xml:space="preserve"> confirmation or </w:t>
      </w:r>
      <w:r>
        <w:rPr>
          <w:rFonts w:ascii="Arial" w:hAnsi="Arial" w:cs="Arial"/>
        </w:rPr>
        <w:t>reported allele frequencies are left blank</w:t>
      </w:r>
      <w:r w:rsidR="00556994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  <w:r w:rsidR="00556994">
        <w:rPr>
          <w:rFonts w:ascii="Arial" w:hAnsi="Arial" w:cs="Arial"/>
        </w:rPr>
        <w:t>T</w:t>
      </w:r>
      <w:r>
        <w:rPr>
          <w:rFonts w:ascii="Arial" w:hAnsi="Arial" w:cs="Arial"/>
        </w:rPr>
        <w:t xml:space="preserve">he absence of the variant in the population </w:t>
      </w:r>
      <w:r w:rsidR="00556994">
        <w:rPr>
          <w:rFonts w:ascii="Arial" w:hAnsi="Arial" w:cs="Arial"/>
        </w:rPr>
        <w:t>is</w:t>
      </w:r>
      <w:r>
        <w:rPr>
          <w:rFonts w:ascii="Arial" w:hAnsi="Arial" w:cs="Arial"/>
        </w:rPr>
        <w:t xml:space="preserve"> indicated by a 0% allele frequency.</w:t>
      </w:r>
    </w:p>
    <w:p w14:paraId="745787A6" w14:textId="77777777" w:rsidR="00556994" w:rsidRDefault="00556994" w:rsidP="00556994">
      <w:pPr>
        <w:jc w:val="center"/>
        <w:rPr>
          <w:rFonts w:ascii="Arial" w:hAnsi="Arial" w:cs="Arial"/>
          <w:b/>
        </w:rPr>
      </w:pPr>
    </w:p>
    <w:p w14:paraId="69ED0F3B" w14:textId="69476E18" w:rsidR="009257E0" w:rsidRPr="00D93467" w:rsidRDefault="009257E0" w:rsidP="00556994">
      <w:pPr>
        <w:jc w:val="center"/>
        <w:rPr>
          <w:rFonts w:ascii="Arial" w:hAnsi="Arial" w:cs="Arial"/>
          <w:b/>
        </w:rPr>
      </w:pPr>
      <w:r w:rsidRPr="00D93467">
        <w:rPr>
          <w:rFonts w:ascii="Arial" w:hAnsi="Arial" w:cs="Arial"/>
          <w:b/>
        </w:rPr>
        <w:t>References</w:t>
      </w:r>
    </w:p>
    <w:p w14:paraId="6FC6E8B5" w14:textId="493E0A92" w:rsidR="002A5333" w:rsidRPr="00D93467" w:rsidRDefault="009257E0" w:rsidP="002A5333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D93467">
        <w:rPr>
          <w:rFonts w:ascii="Arial" w:hAnsi="Arial" w:cs="Arial"/>
        </w:rPr>
        <w:fldChar w:fldCharType="begin"/>
      </w:r>
      <w:r w:rsidRPr="00D93467">
        <w:rPr>
          <w:rFonts w:ascii="Arial" w:hAnsi="Arial" w:cs="Arial"/>
        </w:rPr>
        <w:instrText xml:space="preserve"> ADDIN EN.REFLIST </w:instrText>
      </w:r>
      <w:r w:rsidRPr="00D93467">
        <w:rPr>
          <w:rFonts w:ascii="Arial" w:hAnsi="Arial" w:cs="Arial"/>
        </w:rPr>
        <w:fldChar w:fldCharType="separate"/>
      </w:r>
      <w:r w:rsidR="002A5333" w:rsidRPr="00D93467">
        <w:rPr>
          <w:rFonts w:ascii="Arial" w:hAnsi="Arial" w:cs="Arial"/>
        </w:rPr>
        <w:t xml:space="preserve">Chen, S., Francioli, L. C., Goodrich, J. K., Collins, R. L., Wang, Q., Alföldi, J., Watts, N. A., Vittal, C., Gauthier, L. D., Poterba, T., Wilson, M. W., Tarasova, Y., Phu, W., Yohannes, M. T., Koenig, Z., Farjoun, Y., Banks, E., Donnelly, S., Gabriel, S., . . . Karczewski, K. J. (2022). A genome-wide mutational constraint map quantified from variation in 76,156 human genomes. </w:t>
      </w:r>
      <w:r w:rsidR="002A5333" w:rsidRPr="00D93467">
        <w:rPr>
          <w:rFonts w:ascii="Arial" w:hAnsi="Arial" w:cs="Arial"/>
          <w:i/>
        </w:rPr>
        <w:t>bioRxiv</w:t>
      </w:r>
      <w:r w:rsidR="002A5333" w:rsidRPr="00D93467">
        <w:rPr>
          <w:rFonts w:ascii="Arial" w:hAnsi="Arial" w:cs="Arial"/>
        </w:rPr>
        <w:t xml:space="preserve">, 2022.2003.2020.485034. </w:t>
      </w:r>
      <w:hyperlink r:id="rId7" w:history="1">
        <w:r w:rsidR="002A5333" w:rsidRPr="00D93467">
          <w:rPr>
            <w:rStyle w:val="Hyperlink"/>
            <w:rFonts w:ascii="Arial" w:hAnsi="Arial" w:cs="Arial"/>
          </w:rPr>
          <w:t>https://doi.org/10.1101/2022.03.20.485034</w:t>
        </w:r>
      </w:hyperlink>
      <w:r w:rsidR="002A5333" w:rsidRPr="00D93467">
        <w:rPr>
          <w:rFonts w:ascii="Arial" w:hAnsi="Arial" w:cs="Arial"/>
        </w:rPr>
        <w:t xml:space="preserve"> </w:t>
      </w:r>
    </w:p>
    <w:p w14:paraId="5C3B1EB0" w14:textId="44478E07" w:rsidR="002A5333" w:rsidRPr="00D93467" w:rsidRDefault="002A5333" w:rsidP="002A5333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D93467">
        <w:rPr>
          <w:rFonts w:ascii="Arial" w:hAnsi="Arial" w:cs="Arial"/>
        </w:rPr>
        <w:t xml:space="preserve">Lott, M. T., Leipzig, J. N., Derbeneva, O., Xie, H. M., Chalkia, D., Sarmady, M., Procaccio, V., &amp; Wallace, D. C. (2013). mtDNA Variation and Analysis Using Mitomap and Mitomaster. </w:t>
      </w:r>
      <w:r w:rsidRPr="00D93467">
        <w:rPr>
          <w:rFonts w:ascii="Arial" w:hAnsi="Arial" w:cs="Arial"/>
          <w:i/>
        </w:rPr>
        <w:t>Curr Protoc Bioinformatics</w:t>
      </w:r>
      <w:r w:rsidRPr="00D93467">
        <w:rPr>
          <w:rFonts w:ascii="Arial" w:hAnsi="Arial" w:cs="Arial"/>
        </w:rPr>
        <w:t>,</w:t>
      </w:r>
      <w:r w:rsidRPr="00D93467">
        <w:rPr>
          <w:rFonts w:ascii="Arial" w:hAnsi="Arial" w:cs="Arial"/>
          <w:i/>
        </w:rPr>
        <w:t xml:space="preserve"> 44</w:t>
      </w:r>
      <w:r w:rsidRPr="00D93467">
        <w:rPr>
          <w:rFonts w:ascii="Arial" w:hAnsi="Arial" w:cs="Arial"/>
        </w:rPr>
        <w:t xml:space="preserve">(123), 1 23 21-26. </w:t>
      </w:r>
      <w:hyperlink r:id="rId8" w:history="1">
        <w:r w:rsidRPr="00D93467">
          <w:rPr>
            <w:rStyle w:val="Hyperlink"/>
            <w:rFonts w:ascii="Arial" w:hAnsi="Arial" w:cs="Arial"/>
          </w:rPr>
          <w:t>https://doi.org/10.1002/0471250953.bi0123s44</w:t>
        </w:r>
      </w:hyperlink>
      <w:r w:rsidRPr="00D93467">
        <w:rPr>
          <w:rFonts w:ascii="Arial" w:hAnsi="Arial" w:cs="Arial"/>
        </w:rPr>
        <w:t xml:space="preserve"> </w:t>
      </w:r>
    </w:p>
    <w:p w14:paraId="374EFFF2" w14:textId="7F7F5DA1" w:rsidR="002A5333" w:rsidRPr="00D93467" w:rsidRDefault="002A5333" w:rsidP="002A5333">
      <w:pPr>
        <w:pStyle w:val="EndNoteBibliography"/>
        <w:ind w:left="720" w:hanging="720"/>
        <w:rPr>
          <w:rFonts w:ascii="Arial" w:hAnsi="Arial" w:cs="Arial"/>
        </w:rPr>
      </w:pPr>
      <w:r w:rsidRPr="00D93467">
        <w:rPr>
          <w:rFonts w:ascii="Arial" w:hAnsi="Arial" w:cs="Arial"/>
        </w:rPr>
        <w:t xml:space="preserve">Shen, L., Attimonelli, M., Bai, R., Lott, M. T., Wallace, D. C., Falk, M. J., &amp; Gai, X. (2018). MSeqDR mvTool: A mitochondrial DNA Web and API resource for comprehensive variant annotation, universal nomenclature collation, and reference genome conversion. </w:t>
      </w:r>
      <w:r w:rsidRPr="00D93467">
        <w:rPr>
          <w:rFonts w:ascii="Arial" w:hAnsi="Arial" w:cs="Arial"/>
          <w:i/>
        </w:rPr>
        <w:t>Hum Mutat</w:t>
      </w:r>
      <w:r w:rsidRPr="00D93467">
        <w:rPr>
          <w:rFonts w:ascii="Arial" w:hAnsi="Arial" w:cs="Arial"/>
        </w:rPr>
        <w:t>,</w:t>
      </w:r>
      <w:r w:rsidRPr="00D93467">
        <w:rPr>
          <w:rFonts w:ascii="Arial" w:hAnsi="Arial" w:cs="Arial"/>
          <w:i/>
        </w:rPr>
        <w:t xml:space="preserve"> 39</w:t>
      </w:r>
      <w:r w:rsidRPr="00D93467">
        <w:rPr>
          <w:rFonts w:ascii="Arial" w:hAnsi="Arial" w:cs="Arial"/>
        </w:rPr>
        <w:t xml:space="preserve">(6), 806-810. </w:t>
      </w:r>
      <w:hyperlink r:id="rId9" w:history="1">
        <w:r w:rsidRPr="00D93467">
          <w:rPr>
            <w:rStyle w:val="Hyperlink"/>
            <w:rFonts w:ascii="Arial" w:hAnsi="Arial" w:cs="Arial"/>
          </w:rPr>
          <w:t>https://doi.org/10.1002/humu.23422</w:t>
        </w:r>
      </w:hyperlink>
      <w:r w:rsidRPr="00D93467">
        <w:rPr>
          <w:rFonts w:ascii="Arial" w:hAnsi="Arial" w:cs="Arial"/>
        </w:rPr>
        <w:t xml:space="preserve"> </w:t>
      </w:r>
    </w:p>
    <w:p w14:paraId="578455BE" w14:textId="5F6B6D5A" w:rsidR="009257E0" w:rsidRPr="00D93467" w:rsidRDefault="009257E0" w:rsidP="00100428">
      <w:pPr>
        <w:rPr>
          <w:rFonts w:ascii="Arial" w:hAnsi="Arial" w:cs="Arial"/>
        </w:rPr>
      </w:pPr>
      <w:r w:rsidRPr="00D93467">
        <w:rPr>
          <w:rFonts w:ascii="Arial" w:hAnsi="Arial" w:cs="Arial"/>
        </w:rPr>
        <w:fldChar w:fldCharType="end"/>
      </w:r>
    </w:p>
    <w:sectPr w:rsidR="009257E0" w:rsidRPr="00D93467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FDB49F" w14:textId="77777777" w:rsidR="00556994" w:rsidRDefault="00556994" w:rsidP="00556994">
      <w:pPr>
        <w:spacing w:after="0" w:line="240" w:lineRule="auto"/>
      </w:pPr>
      <w:r>
        <w:separator/>
      </w:r>
    </w:p>
  </w:endnote>
  <w:endnote w:type="continuationSeparator" w:id="0">
    <w:p w14:paraId="71362C90" w14:textId="77777777" w:rsidR="00556994" w:rsidRDefault="00556994" w:rsidP="005569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Arial" w:hAnsi="Arial" w:cs="Arial"/>
      </w:rPr>
      <w:id w:val="-20140593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38C612" w14:textId="0A5937C7" w:rsidR="00556994" w:rsidRPr="00556994" w:rsidRDefault="00556994">
        <w:pPr>
          <w:pStyle w:val="Footer"/>
          <w:jc w:val="center"/>
          <w:rPr>
            <w:rFonts w:ascii="Arial" w:hAnsi="Arial" w:cs="Arial"/>
          </w:rPr>
        </w:pPr>
        <w:r w:rsidRPr="00556994">
          <w:rPr>
            <w:rFonts w:ascii="Arial" w:hAnsi="Arial" w:cs="Arial"/>
          </w:rPr>
          <w:fldChar w:fldCharType="begin"/>
        </w:r>
        <w:r w:rsidRPr="00556994">
          <w:rPr>
            <w:rFonts w:ascii="Arial" w:hAnsi="Arial" w:cs="Arial"/>
          </w:rPr>
          <w:instrText xml:space="preserve"> PAGE   \* MERGEFORMAT </w:instrText>
        </w:r>
        <w:r w:rsidRPr="00556994">
          <w:rPr>
            <w:rFonts w:ascii="Arial" w:hAnsi="Arial" w:cs="Arial"/>
          </w:rPr>
          <w:fldChar w:fldCharType="separate"/>
        </w:r>
        <w:r w:rsidRPr="00556994">
          <w:rPr>
            <w:rFonts w:ascii="Arial" w:hAnsi="Arial" w:cs="Arial"/>
            <w:noProof/>
          </w:rPr>
          <w:t>2</w:t>
        </w:r>
        <w:r w:rsidRPr="00556994">
          <w:rPr>
            <w:rFonts w:ascii="Arial" w:hAnsi="Arial" w:cs="Arial"/>
            <w:noProof/>
          </w:rPr>
          <w:fldChar w:fldCharType="end"/>
        </w:r>
      </w:p>
    </w:sdtContent>
  </w:sdt>
  <w:p w14:paraId="67D1F0B2" w14:textId="77777777" w:rsidR="00556994" w:rsidRDefault="0055699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B3AD11" w14:textId="77777777" w:rsidR="00556994" w:rsidRDefault="00556994" w:rsidP="00556994">
      <w:pPr>
        <w:spacing w:after="0" w:line="240" w:lineRule="auto"/>
      </w:pPr>
      <w:r>
        <w:separator/>
      </w:r>
    </w:p>
  </w:footnote>
  <w:footnote w:type="continuationSeparator" w:id="0">
    <w:p w14:paraId="2650A295" w14:textId="77777777" w:rsidR="00556994" w:rsidRDefault="00556994" w:rsidP="0055699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25t9we85ftv3etdv0x0f20pxd5vpzpdsx9&quot;&gt;Threshold_Review_2023.12.07&lt;record-ids&gt;&lt;item&gt;197&lt;/item&gt;&lt;item&gt;198&lt;/item&gt;&lt;item&gt;199&lt;/item&gt;&lt;/record-ids&gt;&lt;/item&gt;&lt;/Libraries&gt;"/>
  </w:docVars>
  <w:rsids>
    <w:rsidRoot w:val="00B178C5"/>
    <w:rsid w:val="000E58A3"/>
    <w:rsid w:val="00100428"/>
    <w:rsid w:val="001779C0"/>
    <w:rsid w:val="001C5A5D"/>
    <w:rsid w:val="002650A1"/>
    <w:rsid w:val="00270637"/>
    <w:rsid w:val="002A5333"/>
    <w:rsid w:val="004E2196"/>
    <w:rsid w:val="00532C55"/>
    <w:rsid w:val="00556994"/>
    <w:rsid w:val="008309E2"/>
    <w:rsid w:val="008A7EA0"/>
    <w:rsid w:val="009257E0"/>
    <w:rsid w:val="00995C01"/>
    <w:rsid w:val="00A46E1A"/>
    <w:rsid w:val="00AA7CBC"/>
    <w:rsid w:val="00B178C5"/>
    <w:rsid w:val="00B90219"/>
    <w:rsid w:val="00C66656"/>
    <w:rsid w:val="00D93467"/>
    <w:rsid w:val="00E5721D"/>
    <w:rsid w:val="00FF53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A4189F9"/>
  <w15:chartTrackingRefBased/>
  <w15:docId w15:val="{E9348F51-0D0F-4502-B91A-22F23F1D76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09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257E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57E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257E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57E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257E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57E0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257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57E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57E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57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57E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57E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57E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5699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6994"/>
  </w:style>
  <w:style w:type="paragraph" w:styleId="Footer">
    <w:name w:val="footer"/>
    <w:basedOn w:val="Normal"/>
    <w:link w:val="FooterChar"/>
    <w:uiPriority w:val="99"/>
    <w:unhideWhenUsed/>
    <w:rsid w:val="0055699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69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572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76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27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1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2/0471250953.bi0123s44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101/2022.03.20.485034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efetter@bu.edu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s://doi.org/10.1002/humu.2342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553</Words>
  <Characters>3604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ston University</Company>
  <LinksUpToDate>false</LinksUpToDate>
  <CharactersWithSpaces>4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h, Karan</dc:creator>
  <cp:keywords/>
  <dc:description/>
  <cp:lastModifiedBy>Fetterman, Jessica</cp:lastModifiedBy>
  <cp:revision>2</cp:revision>
  <dcterms:created xsi:type="dcterms:W3CDTF">2024-03-13T22:06:00Z</dcterms:created>
  <dcterms:modified xsi:type="dcterms:W3CDTF">2024-03-13T2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c2a3ed6c69544201b6fd5e79e2e5e6c8fea585b07d1c8367e84656a86904592</vt:lpwstr>
  </property>
</Properties>
</file>